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50BBFC" w14:textId="4E24F07A" w:rsidR="00F31995" w:rsidRDefault="00F31995" w:rsidP="00F31995">
      <w:pPr>
        <w:jc w:val="both"/>
        <w:rPr>
          <w:rFonts w:ascii="Arial" w:hAnsi="Arial" w:cs="Arial"/>
        </w:rPr>
      </w:pPr>
      <w:bookmarkStart w:id="0" w:name="_Hlk179379326"/>
      <w:r w:rsidRPr="00F31995">
        <w:rPr>
          <w:rFonts w:ascii="Arial" w:hAnsi="Arial" w:cs="Arial"/>
        </w:rPr>
        <w:t>Simulation Based Inference of the Evolutionary</w:t>
      </w:r>
      <w:r>
        <w:rPr>
          <w:rFonts w:ascii="Arial" w:hAnsi="Arial" w:cs="Arial"/>
        </w:rPr>
        <w:t xml:space="preserve"> </w:t>
      </w:r>
      <w:r w:rsidRPr="00F31995">
        <w:rPr>
          <w:rFonts w:ascii="Arial" w:hAnsi="Arial" w:cs="Arial"/>
        </w:rPr>
        <w:t>History of Wildcats (Felis silvestris): Machine</w:t>
      </w:r>
      <w:r>
        <w:rPr>
          <w:rFonts w:ascii="Arial" w:hAnsi="Arial" w:cs="Arial"/>
        </w:rPr>
        <w:t xml:space="preserve"> </w:t>
      </w:r>
      <w:r w:rsidRPr="00F31995">
        <w:rPr>
          <w:rFonts w:ascii="Arial" w:hAnsi="Arial" w:cs="Arial"/>
        </w:rPr>
        <w:t>Learning for Population Genomics</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7CEB945C" w14:textId="6F1F715E" w:rsidR="00C924DD" w:rsidRDefault="005E1FCB" w:rsidP="00AE1595">
      <w:pPr>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xml:space="preserve">), and to use Sequential Neural Posterior Estimation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 </w:t>
      </w:r>
      <w:r w:rsidR="00602A05">
        <w:rPr>
          <w:rFonts w:ascii="Arial" w:hAnsi="Arial" w:cs="Arial"/>
        </w:rPr>
        <w:t>T</w:t>
      </w:r>
      <w:r w:rsidR="0035117D">
        <w:rPr>
          <w:rFonts w:ascii="Arial" w:hAnsi="Arial" w:cs="Arial"/>
        </w:rPr>
        <w:t>his improve</w:t>
      </w:r>
      <w:r w:rsidR="00602A05">
        <w:rPr>
          <w:rFonts w:ascii="Arial" w:hAnsi="Arial" w:cs="Arial"/>
        </w:rPr>
        <w:t>d</w:t>
      </w:r>
      <w:r w:rsidR="0035117D">
        <w:rPr>
          <w:rFonts w:ascii="Arial" w:hAnsi="Arial" w:cs="Arial"/>
        </w:rPr>
        <w:t xml:space="preserve"> our posterior estimates of wildcat demography, </w:t>
      </w:r>
      <w:r w:rsidR="00602A05">
        <w:rPr>
          <w:rFonts w:ascii="Arial" w:hAnsi="Arial" w:cs="Arial"/>
        </w:rPr>
        <w:t xml:space="preserve">however, </w:t>
      </w:r>
      <w:r w:rsidR="0035117D">
        <w:rPr>
          <w:rFonts w:ascii="Arial" w:hAnsi="Arial" w:cs="Arial"/>
        </w:rPr>
        <w:t xml:space="preserve">estimation of some parameters, particularly those describing ancient demography, </w:t>
      </w:r>
      <w:r w:rsidR="00602A05">
        <w:rPr>
          <w:rFonts w:ascii="Arial" w:hAnsi="Arial" w:cs="Arial"/>
        </w:rPr>
        <w:t>remained intractable</w:t>
      </w:r>
      <w:r w:rsidR="0035117D">
        <w:rPr>
          <w:rFonts w:ascii="Arial" w:hAnsi="Arial" w:cs="Arial"/>
        </w:rPr>
        <w:t>. Despite this,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t>Keywords</w:t>
      </w:r>
    </w:p>
    <w:p w14:paraId="48DE4BE0" w14:textId="509A83F7" w:rsidR="005E1FCB" w:rsidRPr="00AE1595" w:rsidRDefault="005E1FCB" w:rsidP="00AE1595">
      <w:pPr>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Default="00525930" w:rsidP="00AE1595">
      <w:pPr>
        <w:jc w:val="both"/>
        <w:rPr>
          <w:rFonts w:ascii="Arial" w:hAnsi="Arial" w:cs="Arial"/>
        </w:rPr>
      </w:pPr>
    </w:p>
    <w:p w14:paraId="08F8FD61" w14:textId="77777777" w:rsidR="00367950" w:rsidRDefault="00367950" w:rsidP="00AE1595">
      <w:pPr>
        <w:jc w:val="both"/>
        <w:rPr>
          <w:rFonts w:ascii="Arial" w:hAnsi="Arial" w:cs="Arial"/>
        </w:rPr>
      </w:pPr>
    </w:p>
    <w:p w14:paraId="7B042525" w14:textId="77777777" w:rsidR="00367950" w:rsidRDefault="00367950" w:rsidP="00AE1595">
      <w:pPr>
        <w:jc w:val="both"/>
        <w:rPr>
          <w:rFonts w:ascii="Arial" w:hAnsi="Arial" w:cs="Arial"/>
        </w:rPr>
      </w:pPr>
    </w:p>
    <w:p w14:paraId="3418CC79" w14:textId="77777777" w:rsidR="00367950" w:rsidRDefault="00367950" w:rsidP="00AE1595">
      <w:pPr>
        <w:jc w:val="both"/>
        <w:rPr>
          <w:rFonts w:ascii="Arial" w:hAnsi="Arial" w:cs="Arial"/>
        </w:rPr>
      </w:pPr>
    </w:p>
    <w:p w14:paraId="75F22E2B" w14:textId="77777777" w:rsidR="00367950" w:rsidRDefault="00367950" w:rsidP="00AE1595">
      <w:pPr>
        <w:jc w:val="both"/>
        <w:rPr>
          <w:rFonts w:ascii="Arial" w:hAnsi="Arial" w:cs="Arial"/>
        </w:rPr>
      </w:pPr>
    </w:p>
    <w:p w14:paraId="4FB0A3F6" w14:textId="77777777" w:rsidR="00367950" w:rsidRDefault="00367950" w:rsidP="00AE1595">
      <w:pPr>
        <w:jc w:val="both"/>
        <w:rPr>
          <w:rFonts w:ascii="Arial" w:hAnsi="Arial" w:cs="Arial"/>
        </w:rPr>
      </w:pPr>
    </w:p>
    <w:p w14:paraId="23D4CF4B" w14:textId="77777777" w:rsidR="00367950" w:rsidRPr="00AE1595" w:rsidRDefault="00367950" w:rsidP="00AE1595">
      <w:pPr>
        <w:jc w:val="both"/>
        <w:rPr>
          <w:rFonts w:ascii="Arial" w:hAnsi="Arial" w:cs="Arial"/>
        </w:rPr>
      </w:pPr>
    </w:p>
    <w:p w14:paraId="4874B2F1" w14:textId="77777777" w:rsidR="00525930" w:rsidRDefault="00525930" w:rsidP="00AE1595">
      <w:pPr>
        <w:jc w:val="both"/>
        <w:rPr>
          <w:rFonts w:ascii="Arial" w:hAnsi="Arial" w:cs="Arial"/>
        </w:rPr>
      </w:pPr>
    </w:p>
    <w:p w14:paraId="66D6EBFF" w14:textId="77777777" w:rsidR="00612D26" w:rsidRDefault="00612D26" w:rsidP="00AE1595">
      <w:pPr>
        <w:jc w:val="both"/>
        <w:rPr>
          <w:rFonts w:ascii="Arial" w:hAnsi="Arial" w:cs="Arial"/>
        </w:rPr>
      </w:pPr>
    </w:p>
    <w:p w14:paraId="48F8A8A9" w14:textId="77777777" w:rsidR="00612D26" w:rsidRDefault="00612D26" w:rsidP="00AE1595">
      <w:pPr>
        <w:jc w:val="both"/>
        <w:rPr>
          <w:rFonts w:ascii="Arial" w:hAnsi="Arial" w:cs="Arial"/>
        </w:rPr>
      </w:pPr>
    </w:p>
    <w:p w14:paraId="0EDB4E02" w14:textId="77777777" w:rsidR="00612D26" w:rsidRDefault="00612D26" w:rsidP="00AE1595">
      <w:pPr>
        <w:jc w:val="both"/>
        <w:rPr>
          <w:rFonts w:ascii="Arial" w:hAnsi="Arial" w:cs="Arial"/>
        </w:rPr>
      </w:pPr>
    </w:p>
    <w:p w14:paraId="424B11CE" w14:textId="77777777" w:rsidR="00612D26" w:rsidRDefault="00612D26" w:rsidP="00AE1595">
      <w:pPr>
        <w:jc w:val="both"/>
        <w:rPr>
          <w:rFonts w:ascii="Arial" w:hAnsi="Arial" w:cs="Arial"/>
        </w:rPr>
      </w:pPr>
    </w:p>
    <w:p w14:paraId="66C3943C" w14:textId="77777777" w:rsidR="00612D26" w:rsidRDefault="00612D26" w:rsidP="00AE1595">
      <w:pPr>
        <w:jc w:val="both"/>
        <w:rPr>
          <w:rFonts w:ascii="Arial" w:hAnsi="Arial" w:cs="Arial"/>
        </w:rPr>
      </w:pPr>
    </w:p>
    <w:p w14:paraId="0ED7BD19" w14:textId="77777777" w:rsidR="00612D26" w:rsidRDefault="00612D26" w:rsidP="00AE1595">
      <w:pPr>
        <w:jc w:val="both"/>
        <w:rPr>
          <w:rFonts w:ascii="Arial" w:hAnsi="Arial" w:cs="Arial"/>
        </w:rPr>
      </w:pPr>
    </w:p>
    <w:p w14:paraId="5E012343" w14:textId="77777777" w:rsidR="00612D26" w:rsidRDefault="00612D26" w:rsidP="00AE1595">
      <w:pPr>
        <w:jc w:val="both"/>
        <w:rPr>
          <w:rFonts w:ascii="Arial" w:hAnsi="Arial" w:cs="Arial"/>
        </w:rPr>
      </w:pPr>
    </w:p>
    <w:p w14:paraId="3273E754" w14:textId="77777777" w:rsidR="00612D26" w:rsidRDefault="00612D26" w:rsidP="00AE1595">
      <w:pPr>
        <w:jc w:val="both"/>
        <w:rPr>
          <w:rFonts w:ascii="Arial" w:hAnsi="Arial" w:cs="Arial"/>
        </w:rPr>
      </w:pPr>
    </w:p>
    <w:p w14:paraId="533ADFB5" w14:textId="77777777" w:rsidR="00612D26" w:rsidRPr="00AE1595" w:rsidRDefault="00612D26"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lastRenderedPageBreak/>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Methods</w:t>
      </w:r>
    </w:p>
    <w:p w14:paraId="6D8F00E0" w14:textId="7BAB7B7E"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 xml:space="preserve">Model of </w:t>
      </w:r>
      <w:r w:rsidR="00AA5E1C">
        <w:rPr>
          <w:rFonts w:ascii="Arial" w:hAnsi="Arial" w:cs="Arial"/>
        </w:rPr>
        <w:t>wildcat</w:t>
      </w:r>
      <w:r w:rsidRPr="00AE1595">
        <w:rPr>
          <w:rFonts w:ascii="Arial" w:hAnsi="Arial" w:cs="Arial"/>
        </w:rPr>
        <w:t xml:space="preserve">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30893585" w14:textId="77777777" w:rsidR="003F5A52" w:rsidRDefault="003F5A52" w:rsidP="003F5A52">
      <w:pPr>
        <w:pStyle w:val="ListParagraph"/>
        <w:numPr>
          <w:ilvl w:val="1"/>
          <w:numId w:val="18"/>
        </w:numPr>
        <w:spacing w:after="160"/>
        <w:jc w:val="both"/>
        <w:rPr>
          <w:rFonts w:ascii="Arial" w:hAnsi="Arial" w:cs="Arial"/>
        </w:rPr>
      </w:pPr>
      <w:r w:rsidRPr="00AE1595">
        <w:rPr>
          <w:rFonts w:ascii="Arial" w:hAnsi="Arial" w:cs="Arial"/>
        </w:rPr>
        <w:t>SNPE procedure</w:t>
      </w:r>
    </w:p>
    <w:p w14:paraId="51D631AC" w14:textId="1E05CCA7" w:rsidR="003F5A52" w:rsidRPr="00AE1595" w:rsidRDefault="003F5A52" w:rsidP="003F5A52">
      <w:pPr>
        <w:pStyle w:val="ListParagraph"/>
        <w:numPr>
          <w:ilvl w:val="1"/>
          <w:numId w:val="18"/>
        </w:numPr>
        <w:spacing w:after="160"/>
        <w:jc w:val="both"/>
        <w:rPr>
          <w:rFonts w:ascii="Arial" w:hAnsi="Arial" w:cs="Arial"/>
        </w:rPr>
      </w:pPr>
      <w:r>
        <w:rPr>
          <w:rFonts w:ascii="Arial" w:hAnsi="Arial" w:cs="Arial"/>
        </w:rPr>
        <w:t>Addressing model misspecification</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lastRenderedPageBreak/>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amp; Rannala,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49D28383"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w:t>
      </w:r>
      <w:r w:rsidR="00223365" w:rsidRPr="00AE1595">
        <w:rPr>
          <w:rFonts w:ascii="Arial" w:hAnsi="Arial" w:cs="Arial"/>
        </w:rPr>
        <w:lastRenderedPageBreak/>
        <w:t>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M. A. 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If carried out sequentially, SNPE can make robust inferences using relatively little simulated data when compared to ABC, as sequential simulations are sampled from the previous rounds posterior, providing a narrower posterior distribution with each round.</w:t>
      </w:r>
      <w:r w:rsidR="00F31995">
        <w:rPr>
          <w:rFonts w:ascii="Arial" w:hAnsi="Arial" w:cs="Arial"/>
        </w:rPr>
        <w:t xml:space="preserve"> For studies of large populations over a long time, which often have very long simulation runtimes, this is extremely important.</w:t>
      </w:r>
      <w:r w:rsidRPr="00AE1595">
        <w:rPr>
          <w:rFonts w:ascii="Arial" w:hAnsi="Arial" w:cs="Arial"/>
        </w:rPr>
        <w:t xml:space="preserve">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68241D6E" w:rsidR="005E1FCB" w:rsidRPr="00AE1595" w:rsidRDefault="005E1FCB" w:rsidP="00AE1595">
      <w:pPr>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w:t>
      </w:r>
      <w:r w:rsidRPr="00AE1595">
        <w:rPr>
          <w:rFonts w:ascii="Arial" w:hAnsi="Arial" w:cs="Arial"/>
        </w:rPr>
        <w:lastRenderedPageBreak/>
        <w:t xml:space="preserve">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AE1595">
      <w:pPr>
        <w:jc w:val="both"/>
        <w:rPr>
          <w:rFonts w:ascii="Arial" w:hAnsi="Arial" w:cs="Arial"/>
        </w:rPr>
      </w:pPr>
    </w:p>
    <w:p w14:paraId="35181C77" w14:textId="32E9118D"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t>
      </w:r>
      <w:r w:rsidR="00AA5E1C">
        <w:rPr>
          <w:rFonts w:ascii="Arial" w:hAnsi="Arial" w:cs="Arial"/>
        </w:rPr>
        <w:t>wildcat</w:t>
      </w:r>
      <w:r w:rsidRPr="00AE1595">
        <w:rPr>
          <w:rFonts w:ascii="Arial" w:hAnsi="Arial" w:cs="Arial"/>
        </w:rPr>
        <w:t xml:space="preserve"> hybridisation, using the forward-time simulator SLiM to simulate 500 generations of recent demography for </w:t>
      </w:r>
      <w:r w:rsidR="000C2147">
        <w:rPr>
          <w:rFonts w:ascii="Arial" w:hAnsi="Arial" w:cs="Arial"/>
        </w:rPr>
        <w:t>domestic</w:t>
      </w:r>
      <w:r w:rsidRPr="00AE1595">
        <w:rPr>
          <w:rFonts w:ascii="Arial" w:hAnsi="Arial" w:cs="Arial"/>
        </w:rPr>
        <w:t xml:space="preserve"> cats, Scottish </w:t>
      </w:r>
      <w:r w:rsidR="00AA5E1C">
        <w:rPr>
          <w:rFonts w:ascii="Arial" w:hAnsi="Arial" w:cs="Arial"/>
        </w:rPr>
        <w:t>wildcat</w:t>
      </w:r>
      <w:r w:rsidRPr="00AE1595">
        <w:rPr>
          <w:rFonts w:ascii="Arial" w:hAnsi="Arial" w:cs="Arial"/>
        </w:rPr>
        <w:t xml:space="preserve">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w:t>
      </w:r>
      <w:r w:rsidR="000C2147">
        <w:rPr>
          <w:rFonts w:ascii="Arial" w:hAnsi="Arial" w:cs="Arial"/>
        </w:rPr>
        <w:t>MRCA</w:t>
      </w:r>
      <w:r w:rsidRPr="00AE1595">
        <w:rPr>
          <w:rFonts w:ascii="Arial" w:hAnsi="Arial" w:cs="Arial"/>
        </w:rPr>
        <w:t xml:space="preserve"> of </w:t>
      </w:r>
      <w:r w:rsidR="000C2147">
        <w:rPr>
          <w:rFonts w:ascii="Arial" w:hAnsi="Arial" w:cs="Arial"/>
        </w:rPr>
        <w:t>domestics</w:t>
      </w:r>
      <w:r w:rsidRPr="00AE1595">
        <w:rPr>
          <w:rFonts w:ascii="Arial" w:hAnsi="Arial" w:cs="Arial"/>
        </w:rPr>
        <w:t xml:space="preserve"> and European </w:t>
      </w:r>
      <w:r w:rsidR="00AA5E1C">
        <w:rPr>
          <w:rFonts w:ascii="Arial" w:hAnsi="Arial" w:cs="Arial"/>
        </w:rPr>
        <w:t>wildcat</w:t>
      </w:r>
      <w:r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r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09A574C4" w:rsidR="005E1FCB" w:rsidRPr="00AE1595" w:rsidRDefault="005E1FCB" w:rsidP="00AE1595">
      <w:pPr>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lastRenderedPageBreak/>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AE1595">
      <w:pPr>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4A92895E"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t>
      </w:r>
      <w:r w:rsidR="00340E41" w:rsidRPr="00AE1595">
        <w:rPr>
          <w:rFonts w:ascii="Arial" w:hAnsi="Arial" w:cs="Arial"/>
        </w:rPr>
        <w:lastRenderedPageBreak/>
        <w:t xml:space="preserve">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An issue that arises with coalescent simulators is that, although more computationally efficient, 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keley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55D6E687" w:rsidR="00340E41" w:rsidRPr="00AE1595" w:rsidRDefault="00340E41" w:rsidP="00AE1595">
      <w:pPr>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succinct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w:t>
      </w:r>
      <w:r w:rsidRPr="00AE1595">
        <w:rPr>
          <w:rFonts w:ascii="Arial" w:hAnsi="Arial" w:cs="Arial"/>
        </w:rPr>
        <w:lastRenderedPageBreak/>
        <w:t xml:space="preserve">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AE1595">
      <w:pPr>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AE1595">
      <w:pPr>
        <w:jc w:val="both"/>
        <w:rPr>
          <w:rFonts w:ascii="Arial" w:hAnsi="Arial" w:cs="Arial"/>
        </w:rPr>
      </w:pPr>
    </w:p>
    <w:p w14:paraId="14BA6E9B" w14:textId="4D1779BE" w:rsidR="00340E41" w:rsidRPr="00AE1595" w:rsidRDefault="00340E41" w:rsidP="00AE1595">
      <w:pPr>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w:t>
      </w:r>
      <w:r w:rsidRPr="00AE1595">
        <w:rPr>
          <w:rFonts w:ascii="Arial" w:hAnsi="Arial" w:cs="Arial"/>
        </w:rPr>
        <w:lastRenderedPageBreak/>
        <w:t xml:space="preserve">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AE1595">
      <w:pPr>
        <w:jc w:val="both"/>
        <w:rPr>
          <w:rFonts w:ascii="Arial" w:hAnsi="Arial" w:cs="Arial"/>
        </w:rPr>
      </w:pPr>
    </w:p>
    <w:p w14:paraId="053B2533" w14:textId="42DBF59F" w:rsidR="003F5A52" w:rsidRPr="00AE1595" w:rsidRDefault="003F5A52" w:rsidP="003F5A52">
      <w:pPr>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7231A2">
      <w:pPr>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D7EFB41" w14:textId="77777777" w:rsidR="00C14E12" w:rsidRDefault="00C14E12" w:rsidP="003F5A52">
      <w:pPr>
        <w:jc w:val="both"/>
        <w:rPr>
          <w:rFonts w:ascii="Arial" w:hAnsi="Arial" w:cs="Arial"/>
        </w:rPr>
      </w:pPr>
    </w:p>
    <w:p w14:paraId="2CFA49EF" w14:textId="093229F1" w:rsidR="007231A2" w:rsidRDefault="007231A2" w:rsidP="003F5A52">
      <w:pPr>
        <w:jc w:val="both"/>
        <w:rPr>
          <w:rFonts w:ascii="Arial" w:hAnsi="Arial" w:cs="Arial"/>
        </w:rPr>
      </w:pPr>
      <w:r>
        <w:rPr>
          <w:rFonts w:ascii="Arial" w:hAnsi="Arial" w:cs="Arial"/>
        </w:rPr>
        <w:t>(does this belong in discussion?)</w:t>
      </w:r>
    </w:p>
    <w:p w14:paraId="714C8090" w14:textId="77777777" w:rsidR="007231A2" w:rsidRDefault="007231A2" w:rsidP="003F5A52">
      <w:pPr>
        <w:jc w:val="both"/>
        <w:rPr>
          <w:rFonts w:ascii="Arial" w:hAnsi="Arial" w:cs="Arial"/>
        </w:rPr>
      </w:pPr>
    </w:p>
    <w:p w14:paraId="05D54D37" w14:textId="77777777" w:rsidR="003F5A52" w:rsidRDefault="003F5A52" w:rsidP="003F5A52">
      <w:pPr>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3F5A52">
      <w:pPr>
        <w:pStyle w:val="ListParagraph"/>
        <w:numPr>
          <w:ilvl w:val="0"/>
          <w:numId w:val="21"/>
        </w:numPr>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3F5A52">
      <w:pPr>
        <w:pStyle w:val="ListParagraph"/>
        <w:numPr>
          <w:ilvl w:val="0"/>
          <w:numId w:val="21"/>
        </w:numPr>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10 summary statistics were </w:t>
      </w:r>
      <w:r>
        <w:rPr>
          <w:rFonts w:ascii="Arial" w:hAnsi="Arial" w:cs="Arial"/>
        </w:rPr>
        <w:lastRenderedPageBreak/>
        <w:t>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3F5A52">
      <w:pPr>
        <w:pStyle w:val="ListParagraph"/>
        <w:numPr>
          <w:ilvl w:val="0"/>
          <w:numId w:val="21"/>
        </w:numPr>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2BF8AEAE" w:rsidR="007231A2" w:rsidRPr="007231A2" w:rsidRDefault="007231A2" w:rsidP="007231A2">
      <w:pPr>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most well-specified statistics. The statistics removed can be found in the supplementary materials (Table S1) – to be added.</w:t>
      </w:r>
    </w:p>
    <w:p w14:paraId="7DD8C601" w14:textId="378D924D" w:rsidR="000E1E47" w:rsidRPr="007231A2" w:rsidRDefault="000E1E47" w:rsidP="000E1E47">
      <w:pPr>
        <w:jc w:val="both"/>
        <w:rPr>
          <w:rFonts w:ascii="Arial" w:hAnsi="Arial" w:cs="Arial"/>
        </w:rPr>
      </w:pPr>
      <w:r w:rsidRPr="007231A2">
        <w:rPr>
          <w:rFonts w:ascii="Arial" w:hAnsi="Arial" w:cs="Arial"/>
        </w:rPr>
        <w:t xml:space="preserve"> </w:t>
      </w:r>
    </w:p>
    <w:p w14:paraId="750CCCFD" w14:textId="77777777" w:rsidR="000E1E47" w:rsidRPr="000E1E47" w:rsidRDefault="000E1E47" w:rsidP="000E1E47">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40D27EF6"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 xml:space="preserve">F. </w:t>
      </w:r>
      <w:r w:rsidRPr="00AE1595">
        <w:rPr>
          <w:rFonts w:ascii="Arial" w:hAnsi="Arial" w:cs="Arial"/>
          <w:i/>
          <w:iCs/>
        </w:rPr>
        <w:lastRenderedPageBreak/>
        <w:t>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728F6EC5" w14:textId="77777777" w:rsidR="00340E41" w:rsidRDefault="00340E41" w:rsidP="00AE1595">
      <w:pPr>
        <w:jc w:val="both"/>
        <w:rPr>
          <w:rFonts w:ascii="Arial" w:hAnsi="Arial" w:cs="Arial"/>
        </w:rPr>
      </w:pPr>
    </w:p>
    <w:p w14:paraId="582D2510" w14:textId="77777777" w:rsidR="003F5A52" w:rsidRPr="00AE1595" w:rsidRDefault="003F5A52"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58E25889"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lastRenderedPageBreak/>
        <w:t>4.1. Conclusions for demography</w:t>
      </w:r>
    </w:p>
    <w:p w14:paraId="05D860B1" w14:textId="6332B160"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04ED2639"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6C9B4C12" w:rsidR="00340E41" w:rsidRPr="00AE1595" w:rsidRDefault="00340E41" w:rsidP="00AE1595">
      <w:pPr>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w:t>
      </w:r>
      <w:r w:rsidRPr="00AE1595">
        <w:rPr>
          <w:rFonts w:ascii="Arial" w:hAnsi="Arial" w:cs="Arial"/>
        </w:rPr>
        <w:lastRenderedPageBreak/>
        <w:t xml:space="preserve">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AE1595">
      <w:pPr>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AE1595">
      <w:pPr>
        <w:jc w:val="both"/>
        <w:rPr>
          <w:rFonts w:ascii="Arial" w:hAnsi="Arial" w:cs="Arial"/>
        </w:rPr>
      </w:pPr>
      <w:r w:rsidRPr="00AE1595">
        <w:rPr>
          <w:rFonts w:ascii="Arial" w:hAnsi="Arial" w:cs="Arial"/>
        </w:rPr>
        <w:lastRenderedPageBreak/>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3DBBDEBD"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w:t>
      </w:r>
      <w:r w:rsidRPr="00AE1595">
        <w:rPr>
          <w:rFonts w:ascii="Arial" w:hAnsi="Arial" w:cs="Arial"/>
        </w:rPr>
        <w:lastRenderedPageBreak/>
        <w:t xml:space="preserve">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Default="00340E41" w:rsidP="00AE1595">
      <w:pPr>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AE1595">
      <w:pPr>
        <w:jc w:val="both"/>
        <w:rPr>
          <w:rFonts w:ascii="Arial" w:hAnsi="Arial" w:cs="Arial"/>
        </w:rPr>
      </w:pPr>
    </w:p>
    <w:p w14:paraId="2CB799E6" w14:textId="1186147B" w:rsidR="00CA66B4" w:rsidRPr="00AE1595" w:rsidRDefault="00CA66B4" w:rsidP="00AE1595">
      <w:pPr>
        <w:jc w:val="both"/>
        <w:rPr>
          <w:rFonts w:ascii="Arial" w:hAnsi="Arial" w:cs="Arial"/>
        </w:rPr>
      </w:pPr>
      <w:r>
        <w:rPr>
          <w:rFonts w:ascii="Arial" w:hAnsi="Arial" w:cs="Arial"/>
        </w:rPr>
        <w:t xml:space="preserve">Use Procrustes rotation on PCA for </w:t>
      </w:r>
      <w:proofErr w:type="spellStart"/>
      <w:r>
        <w:rPr>
          <w:rFonts w:ascii="Arial" w:hAnsi="Arial" w:cs="Arial"/>
        </w:rPr>
        <w:t>pca</w:t>
      </w:r>
      <w:proofErr w:type="spellEnd"/>
      <w:r>
        <w:rPr>
          <w:rFonts w:ascii="Arial" w:hAnsi="Arial" w:cs="Arial"/>
        </w:rPr>
        <w:t xml:space="preserve"> based stats to reduce noise.</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0CC925F6"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w:t>
      </w:r>
      <w:r w:rsidRPr="00AE1595">
        <w:rPr>
          <w:rFonts w:ascii="Arial" w:hAnsi="Arial" w:cs="Arial"/>
        </w:rPr>
        <w:lastRenderedPageBreak/>
        <w:t xml:space="preserve">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w:t>
      </w:r>
      <w:r w:rsidRPr="00AE1595">
        <w:rPr>
          <w:rFonts w:ascii="Arial" w:hAnsi="Arial" w:cs="Arial"/>
        </w:rPr>
        <w:lastRenderedPageBreak/>
        <w:t xml:space="preserve">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AE1595">
      <w:pPr>
        <w:jc w:val="both"/>
        <w:rPr>
          <w:rFonts w:ascii="Arial" w:hAnsi="Arial" w:cs="Arial"/>
        </w:rPr>
      </w:pPr>
    </w:p>
    <w:p w14:paraId="2401196B" w14:textId="154B0016" w:rsidR="00602A05" w:rsidRPr="00602A05" w:rsidRDefault="00602A05" w:rsidP="00602A05">
      <w:pPr>
        <w:pStyle w:val="ListParagraph"/>
        <w:numPr>
          <w:ilvl w:val="0"/>
          <w:numId w:val="19"/>
        </w:numPr>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140866" w:rsidRDefault="00482B2B" w:rsidP="00AE1595">
      <w:pPr>
        <w:jc w:val="both"/>
        <w:rPr>
          <w:rFonts w:ascii="Arial" w:hAnsi="Arial" w:cs="Arial"/>
          <w:b/>
          <w:bCs/>
          <w:lang w:val="de-DE"/>
        </w:rPr>
      </w:pPr>
      <w:bookmarkStart w:id="1" w:name="_Hlk179379348"/>
      <w:r w:rsidRPr="00140866">
        <w:rPr>
          <w:rFonts w:ascii="Arial" w:hAnsi="Arial" w:cs="Arial"/>
          <w:b/>
          <w:bCs/>
          <w:lang w:val="de-DE"/>
        </w:rPr>
        <w:t>References</w:t>
      </w:r>
    </w:p>
    <w:p w14:paraId="5DA10639" w14:textId="77777777" w:rsidR="00385CAE" w:rsidRDefault="00AE1595" w:rsidP="00385CAE">
      <w:pPr>
        <w:pStyle w:val="Bibliography"/>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385CAE" w:rsidRPr="00385CAE">
        <w:rPr>
          <w:lang w:val="de-DE"/>
        </w:rPr>
        <w:t xml:space="preserve">Aeschbacher, S., Beaumont, M. A., &amp; Futschik, A. (2012). </w:t>
      </w:r>
      <w:r w:rsidR="00385CAE">
        <w:t xml:space="preserve">A novel approach for choosing summary statistics in approximate Bayesian computation. In </w:t>
      </w:r>
      <w:r w:rsidR="00385CAE">
        <w:rPr>
          <w:i/>
          <w:iCs/>
        </w:rPr>
        <w:t>Genetics</w:t>
      </w:r>
      <w:r w:rsidR="00385CAE">
        <w:t xml:space="preserve"> (Vol. 192, Issue 3, pp. 1027–1047).</w:t>
      </w:r>
    </w:p>
    <w:p w14:paraId="0578A98E" w14:textId="77777777" w:rsidR="00385CAE" w:rsidRDefault="00385CAE" w:rsidP="00385CAE">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10D4ED5" w14:textId="77777777" w:rsidR="00385CAE" w:rsidRDefault="00385CAE" w:rsidP="00385CAE">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7695F53A" w14:textId="77777777" w:rsidR="00385CAE" w:rsidRDefault="00385CAE" w:rsidP="00385CAE">
      <w:pPr>
        <w:pStyle w:val="Bibliography"/>
      </w:pPr>
      <w:r>
        <w:t xml:space="preserve">Baumdicker, F., Bisschop, G., Goldstein, D., Gower, G., Ragsdale, A. P., Tsambos, G., Zhu, S., Eldon, B., Ellerman, E. C., Galloway, J. G., Gladstein, A. L., Gorjanc, G., Guo, B., Jeffery, B., </w:t>
      </w:r>
      <w:r>
        <w:lastRenderedPageBreak/>
        <w:t xml:space="preserve">Kretzschumar, W. W., Lohse, K., Matschiner, M., Nelson, D., Pope, N. S., … Kelleher, J. (2022). Efficient ancestry and mutation simulation with msprime 1.0. In </w:t>
      </w:r>
      <w:r>
        <w:rPr>
          <w:i/>
          <w:iCs/>
        </w:rPr>
        <w:t>GENETICS</w:t>
      </w:r>
      <w:r>
        <w:t xml:space="preserve"> (Vol. 220, Issue 3). https://doi.org/10.1093/genetics/iyab229</w:t>
      </w:r>
    </w:p>
    <w:p w14:paraId="71EDA695" w14:textId="77777777" w:rsidR="00385CAE" w:rsidRDefault="00385CAE" w:rsidP="00385CAE">
      <w:pPr>
        <w:pStyle w:val="Bibliography"/>
      </w:pPr>
      <w:r w:rsidRPr="00385CAE">
        <w:rPr>
          <w:lang w:val="fr-FR"/>
        </w:rPr>
        <w:t xml:space="preserve">Beaumont, M. A., &amp; Rannala, B. (2004). </w:t>
      </w:r>
      <w:r>
        <w:t xml:space="preserve">The Bayesian revolution in genetics. In </w:t>
      </w:r>
      <w:r>
        <w:rPr>
          <w:i/>
          <w:iCs/>
        </w:rPr>
        <w:t>Nature Reviews Genetics</w:t>
      </w:r>
      <w:r>
        <w:t xml:space="preserve"> (Vol. 5, Issue 4, pp. 251–261). https://doi.org/10.1038/nrg1318</w:t>
      </w:r>
    </w:p>
    <w:p w14:paraId="451C98E4" w14:textId="77777777" w:rsidR="00385CAE" w:rsidRDefault="00385CAE" w:rsidP="00385CAE">
      <w:pPr>
        <w:pStyle w:val="Bibliography"/>
      </w:pPr>
      <w:r>
        <w:t xml:space="preserve">Beaumont, M. A., Zhang, W., &amp; Balding, D. J. (2002). Approximate Bayesian computation in population genetics. In </w:t>
      </w:r>
      <w:r>
        <w:rPr>
          <w:i/>
          <w:iCs/>
        </w:rPr>
        <w:t>Genetics</w:t>
      </w:r>
      <w:r>
        <w:t xml:space="preserve"> (Vol. 162, Issue 4, pp. 2025–2035).</w:t>
      </w:r>
    </w:p>
    <w:p w14:paraId="752238EB" w14:textId="77777777" w:rsidR="00385CAE" w:rsidRDefault="00385CAE" w:rsidP="00385CAE">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3CEE8442" w14:textId="77777777" w:rsidR="00385CAE" w:rsidRDefault="00385CAE" w:rsidP="00385CAE">
      <w:pPr>
        <w:pStyle w:val="Bibliography"/>
      </w:pPr>
      <w:r w:rsidRPr="00385CAE">
        <w:rPr>
          <w:lang w:val="it-IT"/>
        </w:rPr>
        <w:t xml:space="preserve">Beugin, M., Salvador, O., Leblanc, G., Queney, G., Natoli, E., &amp; Pontier, D. (2020). </w:t>
      </w:r>
      <w:r>
        <w:t xml:space="preserve">Hybridization between Felis silvestris silvestris and Felis silvestris catus in two contrasted environments in France. In </w:t>
      </w:r>
      <w:r>
        <w:rPr>
          <w:i/>
          <w:iCs/>
        </w:rPr>
        <w:t>Ecology and Evolution</w:t>
      </w:r>
      <w:r>
        <w:t xml:space="preserve"> (Vol. 10, Issue 1, pp. 263–276).</w:t>
      </w:r>
    </w:p>
    <w:p w14:paraId="2554BF9B" w14:textId="77777777" w:rsidR="00385CAE" w:rsidRDefault="00385CAE" w:rsidP="00385CAE">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F4758CD" w14:textId="77777777" w:rsidR="00385CAE" w:rsidRDefault="00385CAE" w:rsidP="00385CAE">
      <w:pPr>
        <w:pStyle w:val="Bibliography"/>
      </w:pPr>
      <w:r>
        <w:t xml:space="preserve">Cannon, P., Ward, D., &amp; Schmon, S. M. (2022). Investigating the impact of model misspecification in neural simulation-based inference. In </w:t>
      </w:r>
      <w:r>
        <w:rPr>
          <w:i/>
          <w:iCs/>
        </w:rPr>
        <w:t>arXiv preprint arXiv:2209.01845</w:t>
      </w:r>
      <w:r>
        <w:t>.</w:t>
      </w:r>
    </w:p>
    <w:p w14:paraId="2F2692DB" w14:textId="77777777" w:rsidR="00385CAE" w:rsidRDefault="00385CAE" w:rsidP="00385CAE">
      <w:pPr>
        <w:pStyle w:val="Bibliography"/>
      </w:pPr>
      <w:r>
        <w:rPr>
          <w:i/>
          <w:iCs/>
        </w:rPr>
        <w:t>CATS Report Scotland</w:t>
      </w:r>
      <w:r>
        <w:t>. (2021). [Report]. Cats Protection.</w:t>
      </w:r>
    </w:p>
    <w:p w14:paraId="75DCA1FD" w14:textId="77777777" w:rsidR="00385CAE" w:rsidRDefault="00385CAE" w:rsidP="00385CAE">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2C3F5D39" w14:textId="77777777" w:rsidR="00385CAE" w:rsidRDefault="00385CAE" w:rsidP="00385CAE">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5E8265B" w14:textId="77777777" w:rsidR="00385CAE" w:rsidRDefault="00385CAE" w:rsidP="00385CAE">
      <w:pPr>
        <w:pStyle w:val="Bibliography"/>
      </w:pPr>
      <w:r w:rsidRPr="00385CAE">
        <w:rPr>
          <w:lang w:val="de-DE"/>
        </w:rPr>
        <w:lastRenderedPageBreak/>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061431F3" w14:textId="77777777" w:rsidR="00385CAE" w:rsidRDefault="00385CAE" w:rsidP="00385CAE">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4FCCF64B" w14:textId="77777777" w:rsidR="00385CAE" w:rsidRPr="00385CAE" w:rsidRDefault="00385CAE" w:rsidP="00385CAE">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385CAE">
        <w:rPr>
          <w:lang w:val="de-DE"/>
        </w:rPr>
        <w:t xml:space="preserve">In </w:t>
      </w:r>
      <w:r w:rsidRPr="00385CAE">
        <w:rPr>
          <w:i/>
          <w:iCs/>
          <w:lang w:val="de-DE"/>
        </w:rPr>
        <w:t>eLife</w:t>
      </w:r>
      <w:r w:rsidRPr="00385CAE">
        <w:rPr>
          <w:lang w:val="de-DE"/>
        </w:rPr>
        <w:t xml:space="preserve"> (Vol. 9, p. e56261). https://doi.org/10.7554/eLife.56261</w:t>
      </w:r>
    </w:p>
    <w:p w14:paraId="05116BDF" w14:textId="77777777" w:rsidR="00385CAE" w:rsidRDefault="00385CAE" w:rsidP="00385CAE">
      <w:pPr>
        <w:pStyle w:val="Bibliography"/>
      </w:pPr>
      <w:r w:rsidRPr="00385CAE">
        <w:rPr>
          <w:lang w:val="de-DE"/>
        </w:rPr>
        <w:t xml:space="preserve">Greenberg, D., Nonnenmacher, M., &amp; Macke, J. (2019). </w:t>
      </w:r>
      <w:r>
        <w:rPr>
          <w:i/>
          <w:iCs/>
        </w:rPr>
        <w:t>Automatic posterior transformation for likelihood-free inference</w:t>
      </w:r>
      <w:r>
        <w:t xml:space="preserve"> (pp. 2404–2414). PMLR.</w:t>
      </w:r>
    </w:p>
    <w:p w14:paraId="08640E93" w14:textId="77777777" w:rsidR="00385CAE" w:rsidRDefault="00385CAE" w:rsidP="00385CAE">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18FD89A" w14:textId="77777777" w:rsidR="00385CAE" w:rsidRDefault="00385CAE" w:rsidP="00385CAE">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06752C18" w14:textId="77777777" w:rsidR="00385CAE" w:rsidRDefault="00385CAE" w:rsidP="00385CAE">
      <w:pPr>
        <w:pStyle w:val="Bibliography"/>
      </w:pPr>
      <w:r w:rsidRPr="00385CAE">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58294546" w14:textId="77777777" w:rsidR="00385CAE" w:rsidRDefault="00385CAE" w:rsidP="00385CAE">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42536860" w14:textId="77777777" w:rsidR="00385CAE" w:rsidRDefault="00385CAE" w:rsidP="00385CAE">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14D81294" w14:textId="77777777" w:rsidR="00385CAE" w:rsidRDefault="00385CAE" w:rsidP="00385CAE">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404D7A3A" w14:textId="77777777" w:rsidR="00385CAE" w:rsidRDefault="00385CAE" w:rsidP="00385CAE">
      <w:pPr>
        <w:pStyle w:val="Bibliography"/>
      </w:pPr>
      <w:r>
        <w:lastRenderedPageBreak/>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7756E154" w14:textId="77777777" w:rsidR="00385CAE" w:rsidRDefault="00385CAE" w:rsidP="00385CAE">
      <w:pPr>
        <w:pStyle w:val="Bibliography"/>
      </w:pPr>
      <w:r w:rsidRPr="00385CAE">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B0F40AF" w14:textId="77777777" w:rsidR="00385CAE" w:rsidRDefault="00385CAE" w:rsidP="00385CAE">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73316C70" w14:textId="77777777" w:rsidR="00385CAE" w:rsidRDefault="00385CAE" w:rsidP="00385CAE">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A19EFFC" w14:textId="77777777" w:rsidR="00385CAE" w:rsidRDefault="00385CAE" w:rsidP="00385CAE">
      <w:pPr>
        <w:pStyle w:val="Bibliography"/>
      </w:pPr>
      <w:r>
        <w:t xml:space="preserve">Jamieson, A., Carmagnini, A., Howard-McCombe, J., Doherty, S., Hirons, A., Dimopolous, E., Lin, A., Allen, R., Anderson-Whymark, H., &amp; Barnett, R. (2023). </w:t>
      </w:r>
      <w:r>
        <w:rPr>
          <w:i/>
          <w:iCs/>
        </w:rPr>
        <w:t>Palaeogenomic Evidence for the Long-Term Reproductive Isolation Between Wild and Domestic Cats</w:t>
      </w:r>
      <w:r>
        <w:t>.</w:t>
      </w:r>
    </w:p>
    <w:p w14:paraId="60187495" w14:textId="77777777" w:rsidR="00385CAE" w:rsidRDefault="00385CAE" w:rsidP="00385CAE">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253D5065" w14:textId="77777777" w:rsidR="00385CAE" w:rsidRDefault="00385CAE" w:rsidP="00385CAE">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3C420B7B" w14:textId="77777777" w:rsidR="00385CAE" w:rsidRDefault="00385CAE" w:rsidP="00385CAE">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4CBF50E3" w14:textId="77777777" w:rsidR="00385CAE" w:rsidRDefault="00385CAE" w:rsidP="00385CAE">
      <w:pPr>
        <w:pStyle w:val="Bibliography"/>
      </w:pPr>
      <w:r w:rsidRPr="00385CAE">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628F012F" w14:textId="77777777" w:rsidR="00385CAE" w:rsidRDefault="00385CAE" w:rsidP="00385CAE">
      <w:pPr>
        <w:pStyle w:val="Bibliography"/>
      </w:pPr>
      <w:r>
        <w:t xml:space="preserve">Kidger, P., &amp; Garcia, C. (2021). Equinox: Neural networks in JAX via callable PyTrees and filtered transformations. </w:t>
      </w:r>
      <w:r>
        <w:rPr>
          <w:i/>
          <w:iCs/>
        </w:rPr>
        <w:t>arXiv Preprint arXiv:2111.00254</w:t>
      </w:r>
      <w:r>
        <w:t>.</w:t>
      </w:r>
    </w:p>
    <w:p w14:paraId="232D576B" w14:textId="77777777" w:rsidR="00385CAE" w:rsidRDefault="00385CAE" w:rsidP="00385CAE">
      <w:pPr>
        <w:pStyle w:val="Bibliography"/>
      </w:pPr>
      <w:r>
        <w:t xml:space="preserve">Kingman, J. F. C. (1982). The coalescent. In </w:t>
      </w:r>
      <w:r>
        <w:rPr>
          <w:i/>
          <w:iCs/>
        </w:rPr>
        <w:t>Stochastic Processes and their Applications</w:t>
      </w:r>
      <w:r>
        <w:t xml:space="preserve"> (Vol. 13, Issue 3, pp. 235–248). https://doi.org/10.1016/0304-4149(82)90011-4</w:t>
      </w:r>
    </w:p>
    <w:p w14:paraId="1D7F7A91" w14:textId="77777777" w:rsidR="00385CAE" w:rsidRDefault="00385CAE" w:rsidP="00385CAE">
      <w:pPr>
        <w:pStyle w:val="Bibliography"/>
      </w:pPr>
      <w:r w:rsidRPr="00385CAE">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E8DC639" w14:textId="77777777" w:rsidR="00385CAE" w:rsidRDefault="00385CAE" w:rsidP="00385CAE">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5FFA3F5D" w14:textId="77777777" w:rsidR="00385CAE" w:rsidRDefault="00385CAE" w:rsidP="00385CAE">
      <w:pPr>
        <w:pStyle w:val="Bibliography"/>
      </w:pPr>
      <w:r w:rsidRPr="00385CAE">
        <w:rPr>
          <w:lang w:val="de-DE"/>
        </w:rPr>
        <w:t xml:space="preserve">Mellett, C. L., Hodgson, D. M., Lang, A., Mauz, B., Selby, I., &amp; Plater, A. J. (2012). </w:t>
      </w:r>
      <w:r>
        <w:t xml:space="preserve">Preservation of a drowned gravel barrier complex: A landscape evolution study from the north-eastern English Channel. In </w:t>
      </w:r>
      <w:r>
        <w:rPr>
          <w:i/>
          <w:iCs/>
        </w:rPr>
        <w:t>Marine Geology</w:t>
      </w:r>
      <w:r>
        <w:t xml:space="preserve"> (Vols 315–318, pp. 115–131). https://doi.org/10.1016/j.margeo.2012.04.008</w:t>
      </w:r>
    </w:p>
    <w:p w14:paraId="1E5DB7A4" w14:textId="77777777" w:rsidR="00385CAE" w:rsidRDefault="00385CAE" w:rsidP="00385CAE">
      <w:pPr>
        <w:pStyle w:val="Bibliography"/>
      </w:pPr>
      <w:r>
        <w:t xml:space="preserve">Neaves, L. E., &amp; Hollingsworth, P. M. (2013). </w:t>
      </w:r>
      <w:r>
        <w:rPr>
          <w:i/>
          <w:iCs/>
        </w:rPr>
        <w:t>The Scottish wildcat (Felis sylvestris): A review of genetic information and its implications for management</w:t>
      </w:r>
      <w:r>
        <w:t>.</w:t>
      </w:r>
    </w:p>
    <w:p w14:paraId="0C5AD4CA" w14:textId="77777777" w:rsidR="00385CAE" w:rsidRDefault="00385CAE" w:rsidP="00385CAE">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3A2046E" w14:textId="77777777" w:rsidR="00385CAE" w:rsidRDefault="00385CAE" w:rsidP="00385CAE">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4990A888" w14:textId="77777777" w:rsidR="00385CAE" w:rsidRDefault="00385CAE" w:rsidP="00385CAE">
      <w:pPr>
        <w:pStyle w:val="Bibliography"/>
      </w:pPr>
      <w:r>
        <w:lastRenderedPageBreak/>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4D9E4891" w14:textId="77777777" w:rsidR="00385CAE" w:rsidRDefault="00385CAE" w:rsidP="00385CAE">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4C52B060" w14:textId="77777777" w:rsidR="00385CAE" w:rsidRDefault="00385CAE" w:rsidP="00385CAE">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1B453A94" w14:textId="77777777" w:rsidR="00385CAE" w:rsidRDefault="00385CAE" w:rsidP="00385CAE">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49E5023A" w14:textId="77777777" w:rsidR="00385CAE" w:rsidRDefault="00385CAE" w:rsidP="00385CAE">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71934954" w14:textId="77777777" w:rsidR="00385CAE" w:rsidRDefault="00385CAE" w:rsidP="00385CAE">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3A7108B0" w14:textId="77777777" w:rsidR="00385CAE" w:rsidRDefault="00385CAE" w:rsidP="00385CAE">
      <w:pPr>
        <w:pStyle w:val="Bibliography"/>
      </w:pPr>
      <w:r w:rsidRPr="00385CAE">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1D671471" w14:textId="77777777" w:rsidR="00385CAE" w:rsidRDefault="00385CAE" w:rsidP="00385CAE">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1687F7FD" w14:textId="77777777" w:rsidR="00385CAE" w:rsidRDefault="00385CAE" w:rsidP="00385CAE">
      <w:pPr>
        <w:pStyle w:val="Bibliography"/>
      </w:pPr>
      <w:r>
        <w:lastRenderedPageBreak/>
        <w:t xml:space="preserve">Tajima, F. (1989). Statistical method for testing the neutral mutation hypothesis by DNA polymorphism. In </w:t>
      </w:r>
      <w:r>
        <w:rPr>
          <w:i/>
          <w:iCs/>
        </w:rPr>
        <w:t>Genetics</w:t>
      </w:r>
      <w:r>
        <w:t xml:space="preserve"> (Vol. 123, Issue 3, pp. 585–595). https://doi.org/10.1093/genetics/123.3.585</w:t>
      </w:r>
    </w:p>
    <w:p w14:paraId="79415C94" w14:textId="77777777" w:rsidR="00385CAE" w:rsidRDefault="00385CAE" w:rsidP="00385CAE">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5B899865" w14:textId="77777777" w:rsidR="00385CAE" w:rsidRDefault="00385CAE" w:rsidP="00385CAE">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48A833A2" w14:textId="77777777" w:rsidR="00385CAE" w:rsidRDefault="00385CAE" w:rsidP="00385CAE">
      <w:pPr>
        <w:pStyle w:val="Bibliography"/>
      </w:pPr>
      <w:r>
        <w:t xml:space="preserve">Ward, D. (2024). </w:t>
      </w:r>
      <w:r>
        <w:rPr>
          <w:i/>
          <w:iCs/>
        </w:rPr>
        <w:t>FlowJAX: Distributions and Normalizing Flows in Jax</w:t>
      </w:r>
      <w:r>
        <w:t xml:space="preserve"> (Version 12.0.1) [Computer software]. https://doi.org/10.5281/zenodo.10402073</w:t>
      </w:r>
    </w:p>
    <w:p w14:paraId="77D198A0" w14:textId="77777777" w:rsidR="00385CAE" w:rsidRDefault="00385CAE" w:rsidP="00385CAE">
      <w:pPr>
        <w:pStyle w:val="Bibliography"/>
      </w:pPr>
      <w:r>
        <w:t xml:space="preserve">Ward, Daniel. (2021). </w:t>
      </w:r>
      <w:r>
        <w:rPr>
          <w:i/>
          <w:iCs/>
        </w:rPr>
        <w:t>Scottish Wildcats and Simulations as a Tool for Demographic Inference</w:t>
      </w:r>
      <w:r>
        <w:t xml:space="preserve"> [Thesis].</w:t>
      </w:r>
    </w:p>
    <w:p w14:paraId="3ED93CF8" w14:textId="77777777" w:rsidR="00385CAE" w:rsidRDefault="00385CAE" w:rsidP="00385CAE">
      <w:pPr>
        <w:pStyle w:val="Bibliography"/>
      </w:pPr>
      <w:r w:rsidRPr="00385CAE">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6D93BDEC" w:rsidR="005E1FCB" w:rsidRPr="00AE1595" w:rsidRDefault="00AE1595" w:rsidP="00AE1595">
      <w:pPr>
        <w:rPr>
          <w:rFonts w:ascii="Arial" w:hAnsi="Arial" w:cs="Arial"/>
        </w:rPr>
      </w:pPr>
      <w:r w:rsidRPr="00AE1595">
        <w:rPr>
          <w:rFonts w:ascii="Arial" w:hAnsi="Arial" w:cs="Arial"/>
        </w:rPr>
        <w:fldChar w:fldCharType="end"/>
      </w:r>
      <w:bookmarkEnd w:id="1"/>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AE1595">
      <w:pPr>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AE1595">
            <w:pPr>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1579AD">
        <w:trPr>
          <w:trHeight w:val="390"/>
        </w:trPr>
        <w:tc>
          <w:tcPr>
            <w:tcW w:w="2260" w:type="dxa"/>
          </w:tcPr>
          <w:p w14:paraId="30FF8F0A" w14:textId="374A8373"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lastRenderedPageBreak/>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39FBD742"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385CAE">
            <w:pPr>
              <w:jc w:val="both"/>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1579AD">
        <w:trPr>
          <w:trHeight w:val="390"/>
        </w:trPr>
        <w:tc>
          <w:tcPr>
            <w:tcW w:w="2260" w:type="dxa"/>
          </w:tcPr>
          <w:p w14:paraId="10C66B53" w14:textId="2F2A6E5A"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AE1595">
            <w:pPr>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AE1595">
            <w:pPr>
              <w:jc w:val="both"/>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4FC3C7D"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5D5C7713"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2"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2"/>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AE1595">
      <w:pPr>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58532F9B" w:rsidR="007D033A" w:rsidRPr="00AE1595" w:rsidRDefault="007D033A" w:rsidP="00AE1595">
      <w:pPr>
        <w:jc w:val="both"/>
        <w:rPr>
          <w:rFonts w:ascii="Arial" w:hAnsi="Arial" w:cs="Arial"/>
        </w:rPr>
      </w:pPr>
      <w:r>
        <w:rPr>
          <w:rFonts w:ascii="Arial" w:hAnsi="Arial" w:cs="Arial"/>
          <w:noProof/>
          <w14:ligatures w14:val="standardContextual"/>
        </w:rPr>
        <w:lastRenderedPageBreak/>
        <w:drawing>
          <wp:inline distT="0" distB="0" distL="0" distR="0" wp14:anchorId="0A56214F" wp14:editId="3E7CF84F">
            <wp:extent cx="5731510" cy="5962650"/>
            <wp:effectExtent l="0" t="0" r="2540" b="0"/>
            <wp:docPr id="266149181" name="Picture 2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49181" name="Picture 22" descr="A collage of graph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AE1595">
      <w:pPr>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3" w:name="OLE_LINK2"/>
      <w:r w:rsidRPr="00AE1595">
        <w:rPr>
          <w:rFonts w:ascii="Arial" w:hAnsi="Arial" w:cs="Arial"/>
        </w:rPr>
        <w:t>Density plots of the prior (P), first round posterior (R1), and second round posterior (R2) distributions for model parameters.</w:t>
      </w:r>
      <w:bookmarkEnd w:id="3"/>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5">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17"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18"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19"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sectPr w:rsidR="00BE47FC" w:rsidRPr="00AE1595" w:rsidSect="00494BB9">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67AC0E" w14:textId="77777777" w:rsidR="002F65E9" w:rsidRDefault="002F65E9" w:rsidP="00D951F6">
      <w:pPr>
        <w:spacing w:line="240" w:lineRule="auto"/>
      </w:pPr>
      <w:r>
        <w:separator/>
      </w:r>
    </w:p>
  </w:endnote>
  <w:endnote w:type="continuationSeparator" w:id="0">
    <w:p w14:paraId="3DE6E30C" w14:textId="77777777" w:rsidR="002F65E9" w:rsidRDefault="002F65E9"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D231B5" w14:textId="77777777" w:rsidR="002F65E9" w:rsidRDefault="002F65E9" w:rsidP="00D951F6">
      <w:pPr>
        <w:spacing w:line="240" w:lineRule="auto"/>
      </w:pPr>
      <w:r>
        <w:separator/>
      </w:r>
    </w:p>
  </w:footnote>
  <w:footnote w:type="continuationSeparator" w:id="0">
    <w:p w14:paraId="643B5431" w14:textId="77777777" w:rsidR="002F65E9" w:rsidRDefault="002F65E9"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2147"/>
    <w:rsid w:val="000C774D"/>
    <w:rsid w:val="000D6D03"/>
    <w:rsid w:val="000E1E47"/>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928A6"/>
    <w:rsid w:val="00494BB9"/>
    <w:rsid w:val="004A0AF0"/>
    <w:rsid w:val="004A0D6E"/>
    <w:rsid w:val="004A6330"/>
    <w:rsid w:val="004C1938"/>
    <w:rsid w:val="004D6893"/>
    <w:rsid w:val="004D7AC3"/>
    <w:rsid w:val="004E29DF"/>
    <w:rsid w:val="004F02DB"/>
    <w:rsid w:val="004F335B"/>
    <w:rsid w:val="00502589"/>
    <w:rsid w:val="00507C51"/>
    <w:rsid w:val="00525930"/>
    <w:rsid w:val="005564D6"/>
    <w:rsid w:val="0056211F"/>
    <w:rsid w:val="0058328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0FB7"/>
    <w:rsid w:val="006B373E"/>
    <w:rsid w:val="006B6B19"/>
    <w:rsid w:val="006B6BE1"/>
    <w:rsid w:val="006C59C2"/>
    <w:rsid w:val="006C6276"/>
    <w:rsid w:val="006D236D"/>
    <w:rsid w:val="006D360A"/>
    <w:rsid w:val="006F55CA"/>
    <w:rsid w:val="007121AC"/>
    <w:rsid w:val="007231A2"/>
    <w:rsid w:val="00736068"/>
    <w:rsid w:val="00762B01"/>
    <w:rsid w:val="007650F5"/>
    <w:rsid w:val="0076557C"/>
    <w:rsid w:val="00792F6F"/>
    <w:rsid w:val="00793D38"/>
    <w:rsid w:val="007A14AE"/>
    <w:rsid w:val="007A2A57"/>
    <w:rsid w:val="007B2424"/>
    <w:rsid w:val="007C3E52"/>
    <w:rsid w:val="007C44F7"/>
    <w:rsid w:val="007D033A"/>
    <w:rsid w:val="007D4993"/>
    <w:rsid w:val="007E19FE"/>
    <w:rsid w:val="00810ADF"/>
    <w:rsid w:val="00827131"/>
    <w:rsid w:val="00831C39"/>
    <w:rsid w:val="008328E7"/>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5182B"/>
    <w:rsid w:val="009521F8"/>
    <w:rsid w:val="00953BB6"/>
    <w:rsid w:val="00971BF9"/>
    <w:rsid w:val="009A622E"/>
    <w:rsid w:val="009D6A63"/>
    <w:rsid w:val="00A01BE9"/>
    <w:rsid w:val="00A06B32"/>
    <w:rsid w:val="00A3061E"/>
    <w:rsid w:val="00A32915"/>
    <w:rsid w:val="00A573FE"/>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30E40"/>
    <w:rsid w:val="00B3268A"/>
    <w:rsid w:val="00B41906"/>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24FCD"/>
    <w:rsid w:val="00C266D4"/>
    <w:rsid w:val="00C26FEA"/>
    <w:rsid w:val="00C3024C"/>
    <w:rsid w:val="00C35F39"/>
    <w:rsid w:val="00C40180"/>
    <w:rsid w:val="00C44F6C"/>
    <w:rsid w:val="00C66D1D"/>
    <w:rsid w:val="00C72ED7"/>
    <w:rsid w:val="00C924DD"/>
    <w:rsid w:val="00C97CDE"/>
    <w:rsid w:val="00CA66B4"/>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5681"/>
    <w:rsid w:val="00DB687C"/>
    <w:rsid w:val="00DD763F"/>
    <w:rsid w:val="00DE232C"/>
    <w:rsid w:val="00DE797D"/>
    <w:rsid w:val="00DF06E0"/>
    <w:rsid w:val="00E01148"/>
    <w:rsid w:val="00E033D7"/>
    <w:rsid w:val="00E03514"/>
    <w:rsid w:val="00E07DAA"/>
    <w:rsid w:val="00E2155A"/>
    <w:rsid w:val="00E24F43"/>
    <w:rsid w:val="00E6534C"/>
    <w:rsid w:val="00E7740C"/>
    <w:rsid w:val="00E824BD"/>
    <w:rsid w:val="00E82F30"/>
    <w:rsid w:val="00E8395C"/>
    <w:rsid w:val="00EA186B"/>
    <w:rsid w:val="00EB304B"/>
    <w:rsid w:val="00EB7A1F"/>
    <w:rsid w:val="00EC2D39"/>
    <w:rsid w:val="00ED2B41"/>
    <w:rsid w:val="00ED5F8D"/>
    <w:rsid w:val="00ED7962"/>
    <w:rsid w:val="00F10E80"/>
    <w:rsid w:val="00F225F9"/>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github.com/HGord2022/wildcats" TargetMode="Externa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5291</Words>
  <Characters>144159</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47</cp:revision>
  <cp:lastPrinted>2023-09-12T09:20:00Z</cp:lastPrinted>
  <dcterms:created xsi:type="dcterms:W3CDTF">2023-09-11T23:26:00Z</dcterms:created>
  <dcterms:modified xsi:type="dcterms:W3CDTF">2024-10-18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I67fG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